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84EB0" w:rsidRDefault="00084EB0" w:rsidP="00084EB0">
      <w:pPr>
        <w:spacing w:after="0" w:line="240" w:lineRule="auto"/>
        <w:ind w:right="452"/>
        <w:jc w:val="center"/>
        <w:rPr>
          <w:rFonts w:ascii="Times New Roman" w:hAnsi="Times New Roman"/>
          <w:b/>
          <w:sz w:val="24"/>
          <w:szCs w:val="24"/>
          <w:lang w:val="en-US"/>
        </w:rPr>
      </w:pPr>
      <w:r>
        <w:rPr>
          <w:rFonts w:ascii="Times New Roman" w:hAnsi="Times New Roman"/>
          <w:b/>
          <w:sz w:val="24"/>
          <w:szCs w:val="24"/>
          <w:lang w:val="en-US"/>
        </w:rPr>
        <w:t>Supplementary Material 3</w:t>
      </w:r>
    </w:p>
    <w:p w:rsidR="00084EB0" w:rsidRPr="00904A04" w:rsidRDefault="00084EB0" w:rsidP="00084EB0">
      <w:pPr>
        <w:spacing w:after="0" w:line="240" w:lineRule="auto"/>
        <w:ind w:right="452"/>
        <w:jc w:val="center"/>
        <w:rPr>
          <w:rFonts w:ascii="Times New Roman" w:hAnsi="Times New Roman"/>
          <w:i/>
          <w:sz w:val="24"/>
          <w:szCs w:val="24"/>
          <w:lang w:val="en-US"/>
        </w:rPr>
      </w:pPr>
      <w:r>
        <w:rPr>
          <w:rFonts w:ascii="Times New Roman" w:hAnsi="Times New Roman"/>
          <w:b/>
          <w:sz w:val="24"/>
          <w:szCs w:val="24"/>
          <w:lang w:val="en-US"/>
        </w:rPr>
        <w:t>Literature Search</w:t>
      </w:r>
      <w:r w:rsidR="000B4BB1">
        <w:rPr>
          <w:rFonts w:ascii="Times New Roman" w:hAnsi="Times New Roman"/>
          <w:b/>
          <w:sz w:val="24"/>
          <w:szCs w:val="24"/>
          <w:lang w:val="en-US"/>
        </w:rPr>
        <w:t xml:space="preserve"> and Preliminary Results</w:t>
      </w:r>
      <w:bookmarkStart w:id="0" w:name="_GoBack"/>
      <w:bookmarkEnd w:id="0"/>
    </w:p>
    <w:p w:rsidR="00084EB0" w:rsidRDefault="00084EB0" w:rsidP="00084EB0">
      <w:pPr>
        <w:spacing w:after="0" w:line="240" w:lineRule="auto"/>
        <w:ind w:right="452"/>
        <w:rPr>
          <w:rFonts w:ascii="Times New Roman" w:hAnsi="Times New Roman"/>
          <w:sz w:val="24"/>
          <w:szCs w:val="24"/>
          <w:lang w:val="en-US"/>
        </w:rPr>
      </w:pPr>
    </w:p>
    <w:p w:rsidR="00084EB0" w:rsidRPr="00967483" w:rsidRDefault="00084EB0" w:rsidP="00084EB0">
      <w:pPr>
        <w:spacing w:after="0" w:line="240" w:lineRule="auto"/>
        <w:ind w:right="452"/>
        <w:rPr>
          <w:rFonts w:ascii="Times New Roman" w:hAnsi="Times New Roman"/>
          <w:sz w:val="24"/>
          <w:szCs w:val="24"/>
          <w:lang w:val="en-US"/>
        </w:rPr>
      </w:pPr>
      <w:r w:rsidRPr="00967483">
        <w:rPr>
          <w:rFonts w:ascii="Times New Roman" w:hAnsi="Times New Roman"/>
          <w:sz w:val="24"/>
          <w:szCs w:val="24"/>
          <w:lang w:val="en-US"/>
        </w:rPr>
        <w:t>We used several strategies to identify eligible peer-reviewed literature. First, we identified relevant studies, in</w:t>
      </w:r>
      <w:r w:rsidRPr="00F4316F">
        <w:rPr>
          <w:rFonts w:ascii="Times New Roman" w:hAnsi="Times New Roman"/>
          <w:sz w:val="24"/>
          <w:szCs w:val="24"/>
          <w:lang w:val="en-US"/>
        </w:rPr>
        <w:t xml:space="preserve"> English language only, </w:t>
      </w:r>
      <w:r>
        <w:rPr>
          <w:rFonts w:ascii="Times New Roman" w:hAnsi="Times New Roman"/>
          <w:sz w:val="24"/>
          <w:szCs w:val="24"/>
          <w:lang w:val="en-US"/>
        </w:rPr>
        <w:t>through</w:t>
      </w:r>
      <w:r w:rsidRPr="00F4316F">
        <w:rPr>
          <w:rFonts w:ascii="Times New Roman" w:hAnsi="Times New Roman"/>
          <w:sz w:val="24"/>
          <w:szCs w:val="24"/>
          <w:lang w:val="en-US"/>
        </w:rPr>
        <w:t xml:space="preserve"> systematic searches of CENTRAL, CINAHL, EMBASE, MEDLINE and </w:t>
      </w:r>
      <w:proofErr w:type="spellStart"/>
      <w:r w:rsidRPr="00F4316F">
        <w:rPr>
          <w:rFonts w:ascii="Times New Roman" w:hAnsi="Times New Roman"/>
          <w:sz w:val="24"/>
          <w:szCs w:val="24"/>
          <w:lang w:val="en-US"/>
        </w:rPr>
        <w:t>PsycINFO</w:t>
      </w:r>
      <w:proofErr w:type="spellEnd"/>
      <w:r w:rsidRPr="00F4316F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F4316F">
        <w:rPr>
          <w:rFonts w:ascii="Times New Roman" w:hAnsi="Times New Roman"/>
          <w:sz w:val="24"/>
          <w:szCs w:val="24"/>
          <w:lang w:val="en-US"/>
        </w:rPr>
        <w:t>PapersFirst</w:t>
      </w:r>
      <w:proofErr w:type="spellEnd"/>
      <w:r w:rsidRPr="00F4316F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F4316F">
        <w:rPr>
          <w:rFonts w:ascii="Times New Roman" w:hAnsi="Times New Roman"/>
          <w:sz w:val="24"/>
          <w:szCs w:val="24"/>
          <w:lang w:val="en-US"/>
        </w:rPr>
        <w:t>ProQuest</w:t>
      </w:r>
      <w:proofErr w:type="spellEnd"/>
      <w:r w:rsidRPr="00F4316F">
        <w:rPr>
          <w:rFonts w:ascii="Times New Roman" w:hAnsi="Times New Roman"/>
          <w:sz w:val="24"/>
          <w:szCs w:val="24"/>
          <w:lang w:val="en-US"/>
        </w:rPr>
        <w:t xml:space="preserve"> Dissertations, and Web of Science from the inception of each database up to J</w:t>
      </w:r>
      <w:r>
        <w:rPr>
          <w:rFonts w:ascii="Times New Roman" w:hAnsi="Times New Roman"/>
          <w:sz w:val="24"/>
          <w:szCs w:val="24"/>
          <w:lang w:val="en-US"/>
        </w:rPr>
        <w:t>anuary</w:t>
      </w:r>
      <w:r w:rsidRPr="00F4316F">
        <w:rPr>
          <w:rFonts w:ascii="Times New Roman" w:hAnsi="Times New Roman"/>
          <w:sz w:val="24"/>
          <w:szCs w:val="24"/>
          <w:lang w:val="en-US"/>
        </w:rPr>
        <w:t xml:space="preserve"> 201</w:t>
      </w:r>
      <w:r>
        <w:rPr>
          <w:rFonts w:ascii="Times New Roman" w:hAnsi="Times New Roman"/>
          <w:sz w:val="24"/>
          <w:szCs w:val="24"/>
          <w:lang w:val="en-US"/>
        </w:rPr>
        <w:t>5</w:t>
      </w:r>
      <w:r w:rsidRPr="00F4316F">
        <w:rPr>
          <w:rFonts w:ascii="Times New Roman" w:hAnsi="Times New Roman"/>
          <w:sz w:val="24"/>
          <w:szCs w:val="24"/>
          <w:lang w:val="en-US"/>
        </w:rPr>
        <w:t>. An experienced medical librarian collaborated in the development of the search strateg</w:t>
      </w:r>
      <w:r>
        <w:rPr>
          <w:rFonts w:ascii="Times New Roman" w:hAnsi="Times New Roman"/>
          <w:sz w:val="24"/>
          <w:szCs w:val="24"/>
          <w:lang w:val="en-US"/>
        </w:rPr>
        <w:t>ies</w:t>
      </w:r>
      <w:r w:rsidRPr="00F4316F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>for</w:t>
      </w:r>
      <w:r w:rsidRPr="00F4316F">
        <w:rPr>
          <w:rFonts w:ascii="Times New Roman" w:hAnsi="Times New Roman"/>
          <w:sz w:val="24"/>
          <w:szCs w:val="24"/>
          <w:lang w:val="en-US"/>
        </w:rPr>
        <w:t xml:space="preserve"> each electronic database. With the help of the same </w:t>
      </w:r>
      <w:r w:rsidRPr="00967483">
        <w:rPr>
          <w:rFonts w:ascii="Times New Roman" w:hAnsi="Times New Roman"/>
          <w:sz w:val="24"/>
          <w:szCs w:val="24"/>
          <w:lang w:val="en-US"/>
        </w:rPr>
        <w:t>librarian, we divided the search results into two sets: peer-reviewed publications and potentially eligible literature. Potentially eligible literature included conference or meeting abstracts, dissertations, or registered trials that were identified through the literature searches</w:t>
      </w:r>
      <w:r w:rsidRPr="0098630C">
        <w:rPr>
          <w:rFonts w:ascii="Times New Roman" w:hAnsi="Times New Roman"/>
          <w:sz w:val="24"/>
          <w:szCs w:val="24"/>
          <w:lang w:val="en-US"/>
        </w:rPr>
        <w:t>. Table 1</w:t>
      </w:r>
      <w:r w:rsidRPr="00967483">
        <w:rPr>
          <w:rFonts w:ascii="Times New Roman" w:hAnsi="Times New Roman"/>
          <w:sz w:val="24"/>
          <w:szCs w:val="24"/>
          <w:lang w:val="en-US"/>
        </w:rPr>
        <w:t xml:space="preserve"> details the MEDLINE search strategy, and </w:t>
      </w:r>
      <w:r w:rsidRPr="0098630C">
        <w:rPr>
          <w:rFonts w:ascii="Times New Roman" w:hAnsi="Times New Roman"/>
          <w:sz w:val="24"/>
          <w:szCs w:val="24"/>
          <w:lang w:val="en-US"/>
        </w:rPr>
        <w:t>Table 2</w:t>
      </w:r>
      <w:r w:rsidRPr="00967483">
        <w:rPr>
          <w:rFonts w:ascii="Times New Roman" w:hAnsi="Times New Roman"/>
          <w:sz w:val="24"/>
          <w:szCs w:val="24"/>
          <w:lang w:val="en-US"/>
        </w:rPr>
        <w:t xml:space="preserve"> details the number of results from each database.  </w:t>
      </w:r>
    </w:p>
    <w:p w:rsidR="00084EB0" w:rsidRPr="00967483" w:rsidRDefault="00084EB0" w:rsidP="00084EB0">
      <w:pPr>
        <w:spacing w:after="0" w:line="240" w:lineRule="auto"/>
        <w:ind w:right="452"/>
        <w:rPr>
          <w:rFonts w:ascii="Times New Roman" w:hAnsi="Times New Roman"/>
          <w:sz w:val="24"/>
          <w:szCs w:val="24"/>
          <w:lang w:val="en-US"/>
        </w:rPr>
      </w:pPr>
    </w:p>
    <w:p w:rsidR="00084EB0" w:rsidRPr="00F4316F" w:rsidRDefault="00084EB0" w:rsidP="00084EB0">
      <w:pPr>
        <w:spacing w:after="0" w:line="240" w:lineRule="auto"/>
        <w:ind w:right="452"/>
        <w:rPr>
          <w:rFonts w:ascii="Times New Roman" w:hAnsi="Times New Roman"/>
          <w:sz w:val="24"/>
          <w:szCs w:val="24"/>
          <w:lang w:val="en-US"/>
        </w:rPr>
      </w:pPr>
      <w:r w:rsidRPr="00967483">
        <w:rPr>
          <w:rFonts w:ascii="Times New Roman" w:hAnsi="Times New Roman"/>
          <w:sz w:val="24"/>
          <w:szCs w:val="24"/>
          <w:lang w:val="en-US"/>
        </w:rPr>
        <w:t>To determine if complete reports of the potentially eligible literature had been published, we performed a keyword search in Google Scholar, EMBASE, and MEDLINE using the main phrases in the title combined with the authors’ names. If a full</w:t>
      </w:r>
      <w:r w:rsidRPr="00F4316F">
        <w:rPr>
          <w:rFonts w:ascii="Times New Roman" w:hAnsi="Times New Roman"/>
          <w:sz w:val="24"/>
          <w:szCs w:val="24"/>
          <w:lang w:val="en-US"/>
        </w:rPr>
        <w:t xml:space="preserve"> report</w:t>
      </w:r>
      <w:r>
        <w:rPr>
          <w:rFonts w:ascii="Times New Roman" w:hAnsi="Times New Roman"/>
          <w:sz w:val="24"/>
          <w:szCs w:val="24"/>
          <w:lang w:val="en-US"/>
        </w:rPr>
        <w:t xml:space="preserve"> was not identified</w:t>
      </w:r>
      <w:r w:rsidRPr="00F4316F">
        <w:rPr>
          <w:rFonts w:ascii="Times New Roman" w:hAnsi="Times New Roman"/>
          <w:sz w:val="24"/>
          <w:szCs w:val="24"/>
          <w:lang w:val="en-US"/>
        </w:rPr>
        <w:t xml:space="preserve">, we used the authors’ names and the address affiliation information in the citation record to search </w:t>
      </w:r>
      <w:r>
        <w:rPr>
          <w:rFonts w:ascii="Times New Roman" w:hAnsi="Times New Roman"/>
          <w:sz w:val="24"/>
          <w:szCs w:val="24"/>
          <w:lang w:val="en-US"/>
        </w:rPr>
        <w:t xml:space="preserve">in Google </w:t>
      </w:r>
      <w:r w:rsidRPr="00F4316F">
        <w:rPr>
          <w:rFonts w:ascii="Times New Roman" w:hAnsi="Times New Roman"/>
          <w:sz w:val="24"/>
          <w:szCs w:val="24"/>
          <w:lang w:val="en-US"/>
        </w:rPr>
        <w:t xml:space="preserve">for the first and last authors’ email addresses, and, if located, </w:t>
      </w:r>
      <w:r>
        <w:rPr>
          <w:rFonts w:ascii="Times New Roman" w:hAnsi="Times New Roman"/>
          <w:sz w:val="24"/>
          <w:szCs w:val="24"/>
          <w:lang w:val="en-US"/>
        </w:rPr>
        <w:t xml:space="preserve">we </w:t>
      </w:r>
      <w:r w:rsidRPr="00F4316F">
        <w:rPr>
          <w:rFonts w:ascii="Times New Roman" w:hAnsi="Times New Roman"/>
          <w:sz w:val="24"/>
          <w:szCs w:val="24"/>
          <w:lang w:val="en-US"/>
        </w:rPr>
        <w:t xml:space="preserve">contacted authors to ask for a copy of their full report.  </w:t>
      </w:r>
      <w:r>
        <w:rPr>
          <w:rFonts w:ascii="Times New Roman" w:hAnsi="Times New Roman"/>
          <w:sz w:val="24"/>
          <w:szCs w:val="24"/>
          <w:lang w:val="en-US"/>
        </w:rPr>
        <w:t>In addition</w:t>
      </w:r>
      <w:r w:rsidRPr="00F4316F">
        <w:rPr>
          <w:rFonts w:ascii="Times New Roman" w:hAnsi="Times New Roman"/>
          <w:sz w:val="24"/>
          <w:szCs w:val="24"/>
          <w:lang w:val="en-US"/>
        </w:rPr>
        <w:t xml:space="preserve">, we screened the bibliographies of all eligible studies to identify other relevant studies </w:t>
      </w:r>
      <w:r>
        <w:rPr>
          <w:rFonts w:ascii="Times New Roman" w:hAnsi="Times New Roman"/>
          <w:sz w:val="24"/>
          <w:szCs w:val="24"/>
          <w:lang w:val="en-US"/>
        </w:rPr>
        <w:t xml:space="preserve">not captured by </w:t>
      </w:r>
      <w:r w:rsidRPr="00F4316F">
        <w:rPr>
          <w:rFonts w:ascii="Times New Roman" w:hAnsi="Times New Roman"/>
          <w:sz w:val="24"/>
          <w:szCs w:val="24"/>
          <w:lang w:val="en-US"/>
        </w:rPr>
        <w:t xml:space="preserve">the </w:t>
      </w:r>
      <w:r>
        <w:rPr>
          <w:rFonts w:ascii="Times New Roman" w:hAnsi="Times New Roman"/>
          <w:sz w:val="24"/>
          <w:szCs w:val="24"/>
          <w:lang w:val="en-US"/>
        </w:rPr>
        <w:t>database</w:t>
      </w:r>
      <w:r w:rsidRPr="00F4316F">
        <w:rPr>
          <w:rFonts w:ascii="Times New Roman" w:hAnsi="Times New Roman"/>
          <w:sz w:val="24"/>
          <w:szCs w:val="24"/>
          <w:lang w:val="en-US"/>
        </w:rPr>
        <w:t xml:space="preserve"> searches. </w:t>
      </w:r>
    </w:p>
    <w:p w:rsidR="00084EB0" w:rsidRDefault="00084EB0" w:rsidP="00893890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</w:p>
    <w:p w:rsidR="004620EA" w:rsidRPr="00893890" w:rsidRDefault="001674D6" w:rsidP="0089389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893890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Table 1. </w:t>
      </w:r>
      <w:r w:rsidR="00230E94" w:rsidRPr="00893890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Ovid MEDLINE(R) search s</w:t>
      </w:r>
      <w:r w:rsidR="004620EA" w:rsidRPr="00893890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trategy:</w:t>
      </w:r>
    </w:p>
    <w:tbl>
      <w:tblPr>
        <w:tblStyle w:val="TableGrid"/>
        <w:tblW w:w="10008" w:type="dxa"/>
        <w:tblLook w:val="04A0" w:firstRow="1" w:lastRow="0" w:firstColumn="1" w:lastColumn="0" w:noHBand="0" w:noVBand="1"/>
      </w:tblPr>
      <w:tblGrid>
        <w:gridCol w:w="468"/>
        <w:gridCol w:w="9540"/>
      </w:tblGrid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Quality of Life"/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outcom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assessment (health care)"/ or treatment outcome/ or treatment failure/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exp</w:t>
            </w:r>
            <w:proofErr w:type="spellEnd"/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ain/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exp</w:t>
            </w:r>
            <w:proofErr w:type="spellEnd"/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disease attributes/ or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exp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"signs and symptoms"/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or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/1-4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6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health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status indicators/ or "severity of illness index"/ or sickness impact profile/ or interviews as topic/ or questionnaires/ or self report/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ain Measurement/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atient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satisfaction/ or patient preference/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or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/6-8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quality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of life or lif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qualit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? or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hrqol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or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hrql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.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p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1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ssessment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 outcome? or measure? outcome? or outcome? studies or outcome? study or outcome? assessment? or outcome? management or outcome? measure* or outcome? research or patient? outcome? or research outcome? or studies outcome? or study outcome? or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herap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* outcome? or treatment outcome? or treatment failure?).</w:t>
            </w:r>
            <w:proofErr w:type="spellStart"/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p</w:t>
            </w:r>
            <w:proofErr w:type="spellEnd"/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2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ain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????.</w:t>
            </w:r>
            <w:proofErr w:type="spellStart"/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p</w:t>
            </w:r>
            <w:proofErr w:type="spellEnd"/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3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(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ctivity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or sever* or course) adj3 (disease or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abilit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* or symptom*)).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p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4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or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/10-13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9 or 14 [database subject headings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extword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6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questionnair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? or instrument? or interview? or inventor* or test??? or scale? or subscale? or survey? or index?? or indices or form? or score? or measurement?).</w:t>
            </w:r>
            <w:proofErr w:type="spellStart"/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p</w:t>
            </w:r>
            <w:proofErr w:type="spellEnd"/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7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atient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 rating? or subject* report? or subject* rating? or self report* or self evaluation? or self </w:t>
            </w: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lastRenderedPageBreak/>
              <w:t>appraisal? or self assess* or self rating? or self rated).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p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lastRenderedPageBreak/>
              <w:t>18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atient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 report* or patient?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observ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* or patient?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atisf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*).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p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9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nchor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base??.</w:t>
            </w:r>
            <w:proofErr w:type="spellStart"/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p</w:t>
            </w:r>
            <w:proofErr w:type="spellEnd"/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0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or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/16-19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1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5 and 20 [pros]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2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"(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yp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1)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" or "(typ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)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??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gd1)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di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type 1)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typ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1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?? (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yp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1)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?? (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yp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gd1)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di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yp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1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yp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non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euronopathi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??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oncerebral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juvenil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" or "type 1 (non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euronopathi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)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??" or "type 1 (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onneuronopathi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)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" or "type 1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" or "type 1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d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typ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form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Di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)" or "type 1 form GD1)" or "typ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non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euronopathi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)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" or "typ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onneuronopathi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)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" or "typ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" or "typ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d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).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w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3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21 and 22 [pros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1]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4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"(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yp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3)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" or "(type iii)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" or "cerebral adult form of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" or "cerebral juvenile form of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" or "chronic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euronopathi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??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gd3)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diii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type 3)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type iii)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3 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iii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,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ubacut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euronopathi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yp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3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yp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iii" or "neuropathic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ubacut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euronopathi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of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" or "type 3 chronic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euronopathi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)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" or "type 3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euronopathi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)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" or "type 3 form GD3)" or "type iii form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Diii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)" or "type 3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" or "type 3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d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type iii (chronic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euronopathi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)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" or "type iii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euronopathi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)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" or "type iii form GD3)" or "type iii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" or "type iii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d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).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w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5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21 and 24 [pros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uch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3]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6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fabry</w:t>
            </w:r>
            <w:proofErr w:type="spellEnd"/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disease/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7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"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lpha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lactosidas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a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eficien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*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ngiokeratoma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 </w:t>
            </w:r>
            <w:proofErr w:type="spellStart"/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orporis</w:t>
            </w:r>
            <w:proofErr w:type="spellEnd"/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ffusum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ngiokeratoma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ffu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ngiokeratoma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 </w:t>
            </w:r>
            <w:proofErr w:type="spellStart"/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ffusum</w:t>
            </w:r>
            <w:proofErr w:type="spellEnd"/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eramid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rihexosidas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eficien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*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eramid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rihexos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diffus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ngiokeratoma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?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fabry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nderso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disease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fabry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yslip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fabry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yndrom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fabry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a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deficiency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ycosphingolipid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lip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ycosphingolip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ycosphingolipo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hereditary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ystopi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lipidose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hereditary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ystopi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lip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ckusick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30150").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w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8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6 or 27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9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21 and 28 [pros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Fabry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0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Pick Disease, Type B/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1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"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b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mpb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pick  a/b" or "(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dp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) type b" or "b form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of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" or "b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dp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b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" or "b subtype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of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" or "b type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of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" or "form b of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dp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a/b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 (a and b)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 disease visceral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 (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b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 (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form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? b)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 (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ubtyp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? b)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 (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yp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? b)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/b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b)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b form?)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b subtype?)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b type?)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adult non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euronopathi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adult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onneuronopathi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onneuronopathi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subtype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b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a/b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b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yndrom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, type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b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yp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a/b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yp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b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non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euronopathi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onneurologi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type? b)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forms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of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onneuronopathi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" or "np type b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pa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/b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pd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b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pd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-a/b" or "subtype b of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" or "type b of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ick??").</w:t>
            </w:r>
            <w:proofErr w:type="spellStart"/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w</w:t>
            </w:r>
            <w:proofErr w:type="spellEnd"/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2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0 or 31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lastRenderedPageBreak/>
              <w:t>33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21 and 32 [pros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ieman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Pick B]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4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ycogen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storage disease type ii/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5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"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cid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maltas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eficien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*" or "alpha 14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ucosidas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eficien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*" or "alpha-1,4-glucosidase acid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eficien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*" or "alpha-1,4-glucosidas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eficien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*" or "alpha-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ucosidas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eficien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* acid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ardiomuscula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ycogen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eficien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* of alpha-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ucosidas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diffus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ycogen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a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eficien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*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enerali?ed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ycogenose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generalized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ycogen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uca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1,4 alpha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ucosidas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deficiency syndrome" or "glycogen storage disease ii" or "glycogen storage disease type 2" or "glycogen storage disease type ii" or "glycogen storag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,generalized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ycogenose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2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ycogenose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generalized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ycogenose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ii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ycogenose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2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ycogenose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ii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ycogen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2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ycogen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due to acid maltas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eficien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*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ycogen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generalized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ycogen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ii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ycogen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2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ycogen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ii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sd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due to acid maltas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eficien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*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sd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ii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sd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2" or "gsd2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lysosomal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alpha 14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ucosidas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deficiency disease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ckusick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23230" or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omp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ompe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disease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ompe'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disease" or "type 2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ycogenose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type 2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ycogen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type ii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ycogenose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type ii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ycogen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).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w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6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4 or 35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7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21 and 36 [pros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omp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8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II/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9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("Hunter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seas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Hunter?? </w:t>
            </w:r>
            <w:proofErr w:type="spellStart"/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lossitis</w:t>
            </w:r>
            <w:proofErr w:type="spellEnd"/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Hunter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hurler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?? "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or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"Hunter??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yndrome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Hurler?? Hunter?? " </w:t>
            </w:r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or</w:t>
            </w:r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duronat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2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ulfatas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eficien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*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duronat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ulfatas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eficien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*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ckusick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30990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p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2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p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2s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p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ii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p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p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2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p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2s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p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ii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p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e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2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e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2s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e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ii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e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e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2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e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2s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e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ii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e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2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2s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ii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2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2s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ii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ulfoiduronat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ulfatas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eficien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*" or "type 2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e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type 2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type 2s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e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type 2s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type ii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e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type ii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typ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e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typ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).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w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0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8 or 39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1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21 and 40 [pros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e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- MPS II Hunter Disease]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2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I/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3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"</w:t>
            </w:r>
            <w:proofErr w:type="spellStart"/>
            <w:proofErr w:type="gram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proofErr w:type="gram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1" or "alpha l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duronidas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eficien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*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hondroosteodysplasia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hondroosteodystrophy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hondroosteoplasia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eficienc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* alpha l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duronidas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disease hurler" or "disease hurler's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ysost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multiplex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argoylism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helmholtz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harrington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syndrome" or "hurler disease" or "hurler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chei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syndrome" or "hurler syndrome" or "hurlers disease" or "hurler's disease" or "hurlers syndrome" or "hurler's syndrome" or "hurler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chei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syndrome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duronidas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deficiency syndrome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lipochondrodystroph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*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ckusick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25280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1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5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is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-so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h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h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/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h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ype is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v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faundler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hurler syndrome" or "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chei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syndrome" or "syndrome hurler's" or "syndrome hurler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chei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syndrom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cheie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typ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h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typ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h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/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type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h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" or "type is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i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").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w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4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2 or 43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lastRenderedPageBreak/>
              <w:t>45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21 and 44 [pros </w:t>
            </w:r>
            <w:proofErr w:type="spellStart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ucopolysaccharidoses</w:t>
            </w:r>
            <w:proofErr w:type="spellEnd"/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I Hurler Disease]</w:t>
            </w:r>
          </w:p>
        </w:tc>
      </w:tr>
      <w:tr w:rsidR="00D742C6" w:rsidRPr="00893890" w:rsidTr="00D742C6">
        <w:tc>
          <w:tcPr>
            <w:tcW w:w="468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6</w:t>
            </w:r>
          </w:p>
        </w:tc>
        <w:tc>
          <w:tcPr>
            <w:tcW w:w="9540" w:type="dxa"/>
          </w:tcPr>
          <w:p w:rsidR="00D742C6" w:rsidRPr="00893890" w:rsidRDefault="00D742C6" w:rsidP="00084EB0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89389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3 or 25 or 29 or 33 or 37 or 41 or 45 [pros 7 rare diseases]</w:t>
            </w:r>
          </w:p>
        </w:tc>
      </w:tr>
    </w:tbl>
    <w:p w:rsidR="0084756F" w:rsidRDefault="0084756F" w:rsidP="00C74008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:rsidR="007937CB" w:rsidRDefault="007937CB" w:rsidP="00C74008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Table 2.  Results for each database searched</w:t>
      </w:r>
    </w:p>
    <w:tbl>
      <w:tblPr>
        <w:tblW w:w="10008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755"/>
        <w:gridCol w:w="1253"/>
      </w:tblGrid>
      <w:tr w:rsidR="007937CB" w:rsidRPr="00B4613A" w:rsidTr="00195EB2">
        <w:trPr>
          <w:trHeight w:val="367"/>
        </w:trPr>
        <w:tc>
          <w:tcPr>
            <w:tcW w:w="875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7937CB" w:rsidRPr="00B4613A" w:rsidRDefault="007937CB" w:rsidP="00195EB2">
            <w:pPr>
              <w:spacing w:after="0" w:line="240" w:lineRule="auto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B4613A">
              <w:rPr>
                <w:rFonts w:ascii="Times New Roman" w:hAnsi="Times New Roman"/>
                <w:b/>
                <w:bCs/>
                <w:sz w:val="24"/>
                <w:szCs w:val="24"/>
              </w:rPr>
              <w:t>Databases Searched (Platform)</w:t>
            </w:r>
          </w:p>
        </w:tc>
        <w:tc>
          <w:tcPr>
            <w:tcW w:w="125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vAlign w:val="bottom"/>
          </w:tcPr>
          <w:p w:rsidR="007937CB" w:rsidRPr="00B4613A" w:rsidRDefault="007937CB" w:rsidP="00195EB2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B4613A">
              <w:rPr>
                <w:rFonts w:ascii="Times New Roman" w:hAnsi="Times New Roman"/>
                <w:b/>
                <w:bCs/>
                <w:sz w:val="24"/>
                <w:szCs w:val="24"/>
              </w:rPr>
              <w:t>TOTAL</w:t>
            </w:r>
          </w:p>
        </w:tc>
      </w:tr>
      <w:tr w:rsidR="007937CB" w:rsidRPr="00B4613A" w:rsidTr="00195EB2">
        <w:tc>
          <w:tcPr>
            <w:tcW w:w="875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7937CB" w:rsidRPr="00B4613A" w:rsidRDefault="007937CB" w:rsidP="00195EB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4613A">
              <w:rPr>
                <w:rFonts w:ascii="Times New Roman" w:hAnsi="Times New Roman" w:cs="Courier New"/>
                <w:sz w:val="24"/>
                <w:szCs w:val="24"/>
              </w:rPr>
              <w:t>MEDLINE In-Process &amp; Other Non-Indexed Citations &lt;July 3, 2013&gt; (Ovid)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bottom"/>
          </w:tcPr>
          <w:p w:rsidR="007937CB" w:rsidRPr="00B4613A" w:rsidRDefault="007937CB" w:rsidP="00195EB2">
            <w:pPr>
              <w:spacing w:after="0" w:line="240" w:lineRule="auto"/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B4613A">
              <w:rPr>
                <w:rFonts w:ascii="Times New Roman" w:hAnsi="Times New Roman"/>
                <w:bCs/>
                <w:sz w:val="24"/>
                <w:szCs w:val="24"/>
              </w:rPr>
              <w:t>47</w:t>
            </w:r>
          </w:p>
        </w:tc>
      </w:tr>
      <w:tr w:rsidR="007937CB" w:rsidRPr="00B4613A" w:rsidTr="00195EB2">
        <w:tc>
          <w:tcPr>
            <w:tcW w:w="875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7937CB" w:rsidRPr="00B4613A" w:rsidRDefault="007937CB" w:rsidP="00195EB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EDLINE(R) 1946 to Present with Daily Update</w:t>
            </w:r>
            <w:r w:rsidRPr="00B4613A">
              <w:rPr>
                <w:rFonts w:ascii="Times New Roman" w:hAnsi="Times New Roman" w:cs="Courier New"/>
                <w:sz w:val="24"/>
                <w:szCs w:val="24"/>
              </w:rPr>
              <w:t xml:space="preserve"> &lt;July 3, 2013&gt; (Ovid)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bottom"/>
          </w:tcPr>
          <w:p w:rsidR="007937CB" w:rsidRPr="00B4613A" w:rsidRDefault="007937CB" w:rsidP="00195EB2">
            <w:pPr>
              <w:spacing w:after="0" w:line="240" w:lineRule="auto"/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B4613A">
              <w:rPr>
                <w:rFonts w:ascii="Times New Roman" w:hAnsi="Times New Roman"/>
                <w:bCs/>
                <w:sz w:val="24"/>
                <w:szCs w:val="24"/>
              </w:rPr>
              <w:t>725</w:t>
            </w:r>
          </w:p>
        </w:tc>
      </w:tr>
      <w:tr w:rsidR="007937CB" w:rsidRPr="00B4613A" w:rsidTr="00195EB2">
        <w:tc>
          <w:tcPr>
            <w:tcW w:w="875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7937CB" w:rsidRPr="00B4613A" w:rsidRDefault="007937CB" w:rsidP="00195EB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Embase</w:t>
            </w:r>
            <w:proofErr w:type="spellEnd"/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lassic+Embase</w:t>
            </w:r>
            <w:proofErr w:type="spellEnd"/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&lt;1947 to 2013 Week 25&gt;  </w:t>
            </w:r>
            <w:r w:rsidRPr="00B4613A">
              <w:rPr>
                <w:rFonts w:ascii="Times New Roman" w:hAnsi="Times New Roman" w:cs="Courier New"/>
                <w:sz w:val="24"/>
                <w:szCs w:val="24"/>
              </w:rPr>
              <w:t>(Ovid)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bottom"/>
          </w:tcPr>
          <w:p w:rsidR="007937CB" w:rsidRPr="00B4613A" w:rsidRDefault="007937CB" w:rsidP="00195EB2">
            <w:pPr>
              <w:spacing w:after="0" w:line="240" w:lineRule="auto"/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B4613A">
              <w:rPr>
                <w:rFonts w:ascii="Times New Roman" w:hAnsi="Times New Roman"/>
                <w:bCs/>
                <w:sz w:val="24"/>
                <w:szCs w:val="24"/>
              </w:rPr>
              <w:t>1112</w:t>
            </w:r>
          </w:p>
        </w:tc>
      </w:tr>
      <w:tr w:rsidR="007937CB" w:rsidRPr="00B4613A" w:rsidTr="00195EB2">
        <w:tc>
          <w:tcPr>
            <w:tcW w:w="875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7937CB" w:rsidRPr="00B4613A" w:rsidRDefault="007937CB" w:rsidP="00195EB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sycINFO</w:t>
            </w:r>
            <w:proofErr w:type="spellEnd"/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&lt;1806 to June Week 4 2013&gt; </w:t>
            </w:r>
            <w:r w:rsidRPr="00B4613A">
              <w:rPr>
                <w:rFonts w:ascii="Times New Roman" w:hAnsi="Times New Roman" w:cs="Courier New"/>
                <w:sz w:val="24"/>
                <w:szCs w:val="24"/>
              </w:rPr>
              <w:t xml:space="preserve"> (Ovid)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bottom"/>
          </w:tcPr>
          <w:p w:rsidR="007937CB" w:rsidRPr="00B4613A" w:rsidRDefault="007937CB" w:rsidP="00195EB2">
            <w:pPr>
              <w:spacing w:after="0" w:line="240" w:lineRule="auto"/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B4613A">
              <w:rPr>
                <w:rFonts w:ascii="Times New Roman" w:hAnsi="Times New Roman"/>
                <w:bCs/>
                <w:sz w:val="24"/>
                <w:szCs w:val="24"/>
              </w:rPr>
              <w:t>141</w:t>
            </w:r>
          </w:p>
        </w:tc>
      </w:tr>
      <w:tr w:rsidR="007937CB" w:rsidRPr="00B4613A" w:rsidTr="00195EB2">
        <w:tc>
          <w:tcPr>
            <w:tcW w:w="875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7937CB" w:rsidRPr="00B4613A" w:rsidRDefault="007937CB" w:rsidP="00195EB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Cochrane Central Register of Controlled Trials &lt;May 2013&gt; </w:t>
            </w:r>
            <w:r w:rsidRPr="00B4613A">
              <w:rPr>
                <w:rFonts w:ascii="Times New Roman" w:hAnsi="Times New Roman" w:cs="Courier New"/>
                <w:sz w:val="24"/>
                <w:szCs w:val="24"/>
              </w:rPr>
              <w:t xml:space="preserve"> (Ovid)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bottom"/>
          </w:tcPr>
          <w:p w:rsidR="007937CB" w:rsidRPr="00B4613A" w:rsidRDefault="007937CB" w:rsidP="00195EB2">
            <w:pPr>
              <w:spacing w:after="0" w:line="240" w:lineRule="auto"/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B4613A">
              <w:rPr>
                <w:rFonts w:ascii="Times New Roman" w:hAnsi="Times New Roman"/>
                <w:bCs/>
                <w:sz w:val="24"/>
                <w:szCs w:val="24"/>
              </w:rPr>
              <w:t>25</w:t>
            </w:r>
          </w:p>
        </w:tc>
      </w:tr>
      <w:tr w:rsidR="007937CB" w:rsidRPr="00B4613A" w:rsidTr="00195EB2">
        <w:tc>
          <w:tcPr>
            <w:tcW w:w="875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7937CB" w:rsidRPr="00B4613A" w:rsidRDefault="007937CB" w:rsidP="00195EB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B4613A">
              <w:rPr>
                <w:rFonts w:ascii="Times New Roman" w:hAnsi="Times New Roman"/>
                <w:sz w:val="24"/>
                <w:szCs w:val="24"/>
              </w:rPr>
              <w:t xml:space="preserve">CINAHL </w:t>
            </w:r>
            <w:r w:rsidRPr="00B4613A">
              <w:rPr>
                <w:rFonts w:ascii="Times New Roman" w:hAnsi="Times New Roman" w:cs="Courier New"/>
                <w:sz w:val="24"/>
                <w:szCs w:val="24"/>
              </w:rPr>
              <w:t>&lt;July 3, 2013&gt;</w:t>
            </w:r>
            <w:r w:rsidRPr="00B4613A">
              <w:rPr>
                <w:rFonts w:ascii="Times New Roman" w:hAnsi="Times New Roman"/>
                <w:sz w:val="24"/>
                <w:szCs w:val="24"/>
              </w:rPr>
              <w:t xml:space="preserve"> (EBSCO) 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bottom"/>
          </w:tcPr>
          <w:p w:rsidR="007937CB" w:rsidRPr="00B4613A" w:rsidRDefault="007937CB" w:rsidP="00195EB2">
            <w:pPr>
              <w:spacing w:after="0" w:line="240" w:lineRule="auto"/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B4613A">
              <w:rPr>
                <w:rFonts w:ascii="Times New Roman" w:hAnsi="Times New Roman"/>
                <w:bCs/>
                <w:sz w:val="24"/>
                <w:szCs w:val="24"/>
              </w:rPr>
              <w:t>282</w:t>
            </w:r>
          </w:p>
        </w:tc>
      </w:tr>
      <w:tr w:rsidR="007937CB" w:rsidRPr="00B4613A" w:rsidTr="00195EB2">
        <w:tc>
          <w:tcPr>
            <w:tcW w:w="875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7937CB" w:rsidRPr="00B4613A" w:rsidRDefault="007937CB" w:rsidP="00195EB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4613A">
              <w:rPr>
                <w:rFonts w:ascii="Times New Roman" w:hAnsi="Times New Roman"/>
                <w:sz w:val="24"/>
                <w:szCs w:val="24"/>
              </w:rPr>
              <w:t>(Web of Science</w:t>
            </w:r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</w:t>
            </w:r>
            <w:r w:rsidRPr="00B4613A">
              <w:rPr>
                <w:rFonts w:ascii="Times New Roman" w:hAnsi="Times New Roman" w:cs="Courier New"/>
                <w:sz w:val="24"/>
                <w:szCs w:val="24"/>
              </w:rPr>
              <w:t xml:space="preserve"> &lt;July 3, 2013&gt;</w:t>
            </w:r>
          </w:p>
          <w:p w:rsidR="007937CB" w:rsidRPr="00B4613A" w:rsidRDefault="007937CB" w:rsidP="00195EB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cience Citation Index E</w:t>
            </w:r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fldChar w:fldCharType="begin">
                <w:fldData xml:space="preserve">PEVuZE5vdGU+PENpdGU+PEF1dGhvcj52YW4gZGVyIEJlZWs8L0F1dGhvcj48WWVhcj4yMDEyPC9Z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</w:fldData>
              </w:fldChar>
            </w:r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instrText xml:space="preserve"> ADDIN EN.CITE </w:instrText>
            </w:r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fldChar w:fldCharType="begin">
                <w:fldData xml:space="preserve">PEVuZE5vdGU+PENpdGU+PEF1dGhvcj52YW4gZGVyIEJlZWs8L0F1dGhvcj48WWVhcj4yMDEyPC9Z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</w:fldData>
              </w:fldChar>
            </w:r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instrText xml:space="preserve"> ADDIN EN.CITE.DATA </w:instrText>
            </w:r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r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fldChar w:fldCharType="end"/>
            </w:r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r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fldChar w:fldCharType="separate"/>
            </w:r>
            <w:r w:rsidRPr="00B4613A">
              <w:rPr>
                <w:rFonts w:ascii="Times New Roman" w:eastAsia="Times New Roman" w:hAnsi="Times New Roman" w:cs="Times New Roman"/>
                <w:noProof/>
                <w:sz w:val="24"/>
                <w:szCs w:val="24"/>
                <w:vertAlign w:val="superscript"/>
                <w:lang w:eastAsia="en-GB"/>
              </w:rPr>
              <w:t>1</w:t>
            </w:r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fldChar w:fldCharType="end"/>
            </w:r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xpanded (SCI-EXPANDED) -1900-present</w:t>
            </w:r>
          </w:p>
          <w:p w:rsidR="007937CB" w:rsidRPr="00B4613A" w:rsidRDefault="007937CB" w:rsidP="00195EB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ocial Sciences Citation Index (SSCI)-1956-present</w:t>
            </w:r>
          </w:p>
          <w:p w:rsidR="007937CB" w:rsidRPr="00B4613A" w:rsidRDefault="007937CB" w:rsidP="00195EB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Conference Proceedings Citation Index- </w:t>
            </w:r>
            <w:proofErr w:type="gramStart"/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cience(</w:t>
            </w:r>
            <w:proofErr w:type="gramEnd"/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PCI-S) 1990-present</w:t>
            </w:r>
          </w:p>
          <w:p w:rsidR="007937CB" w:rsidRPr="00B4613A" w:rsidRDefault="007937CB" w:rsidP="00195EB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4613A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onference Proceedings Citation Index- Social Science &amp; Humanities (CPCI-SSH)-1990-present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bottom"/>
          </w:tcPr>
          <w:p w:rsidR="007937CB" w:rsidRPr="00B4613A" w:rsidRDefault="007937CB" w:rsidP="00195EB2">
            <w:pPr>
              <w:spacing w:after="0" w:line="240" w:lineRule="auto"/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B4613A">
              <w:rPr>
                <w:rFonts w:ascii="Times New Roman" w:hAnsi="Times New Roman"/>
                <w:bCs/>
                <w:sz w:val="24"/>
                <w:szCs w:val="24"/>
              </w:rPr>
              <w:t>1392</w:t>
            </w:r>
          </w:p>
        </w:tc>
      </w:tr>
      <w:tr w:rsidR="007937CB" w:rsidRPr="00B4613A" w:rsidTr="00195EB2">
        <w:tc>
          <w:tcPr>
            <w:tcW w:w="875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7937CB" w:rsidRPr="00B4613A" w:rsidRDefault="007937CB" w:rsidP="00195EB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B4613A">
              <w:rPr>
                <w:rFonts w:ascii="Times New Roman" w:hAnsi="Times New Roman"/>
                <w:sz w:val="24"/>
                <w:szCs w:val="24"/>
              </w:rPr>
              <w:t>PapersFirst</w:t>
            </w:r>
            <w:proofErr w:type="spellEnd"/>
            <w:r w:rsidRPr="00B4613A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B4613A">
              <w:rPr>
                <w:rFonts w:ascii="Times New Roman" w:hAnsi="Times New Roman" w:cs="Courier New"/>
                <w:sz w:val="24"/>
                <w:szCs w:val="24"/>
              </w:rPr>
              <w:t>&lt;July 3, 2013&gt;</w:t>
            </w:r>
            <w:r w:rsidRPr="00B4613A">
              <w:rPr>
                <w:rFonts w:ascii="Times New Roman" w:hAnsi="Times New Roman"/>
                <w:sz w:val="24"/>
                <w:szCs w:val="24"/>
              </w:rPr>
              <w:t xml:space="preserve"> (</w:t>
            </w:r>
            <w:proofErr w:type="spellStart"/>
            <w:r w:rsidRPr="00B4613A">
              <w:rPr>
                <w:rFonts w:ascii="Times New Roman" w:hAnsi="Times New Roman"/>
                <w:sz w:val="24"/>
                <w:szCs w:val="24"/>
              </w:rPr>
              <w:t>ProQuest</w:t>
            </w:r>
            <w:proofErr w:type="spellEnd"/>
            <w:r w:rsidRPr="00B4613A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bottom"/>
          </w:tcPr>
          <w:p w:rsidR="007937CB" w:rsidRPr="00B4613A" w:rsidRDefault="007937CB" w:rsidP="00195EB2">
            <w:pPr>
              <w:spacing w:after="0" w:line="240" w:lineRule="auto"/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B4613A">
              <w:rPr>
                <w:rFonts w:ascii="Times New Roman" w:hAnsi="Times New Roman"/>
                <w:bCs/>
                <w:sz w:val="24"/>
                <w:szCs w:val="24"/>
              </w:rPr>
              <w:t>8</w:t>
            </w:r>
          </w:p>
        </w:tc>
      </w:tr>
      <w:tr w:rsidR="007937CB" w:rsidRPr="00B4613A" w:rsidTr="00195EB2">
        <w:tc>
          <w:tcPr>
            <w:tcW w:w="875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7937CB" w:rsidRPr="00B4613A" w:rsidRDefault="007937CB" w:rsidP="00195EB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B4613A">
              <w:rPr>
                <w:rFonts w:ascii="Times New Roman" w:hAnsi="Times New Roman"/>
                <w:sz w:val="24"/>
                <w:szCs w:val="24"/>
              </w:rPr>
              <w:t xml:space="preserve">Dissertations &amp; Theses </w:t>
            </w:r>
            <w:r w:rsidRPr="00B4613A">
              <w:rPr>
                <w:rFonts w:ascii="Times New Roman" w:hAnsi="Times New Roman" w:cs="Courier New"/>
                <w:sz w:val="24"/>
                <w:szCs w:val="24"/>
              </w:rPr>
              <w:t>&lt;July 3, 2013&gt;</w:t>
            </w:r>
            <w:r w:rsidRPr="00B4613A">
              <w:rPr>
                <w:rFonts w:ascii="Times New Roman" w:hAnsi="Times New Roman"/>
                <w:sz w:val="24"/>
                <w:szCs w:val="24"/>
              </w:rPr>
              <w:t xml:space="preserve"> (</w:t>
            </w:r>
            <w:proofErr w:type="spellStart"/>
            <w:r w:rsidRPr="00B4613A">
              <w:rPr>
                <w:rFonts w:ascii="Times New Roman" w:hAnsi="Times New Roman"/>
                <w:sz w:val="24"/>
                <w:szCs w:val="24"/>
              </w:rPr>
              <w:t>ProQuest</w:t>
            </w:r>
            <w:proofErr w:type="spellEnd"/>
            <w:r w:rsidRPr="00B4613A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1253" w:type="dxa"/>
            <w:tcBorders>
              <w:top w:val="nil"/>
              <w:left w:val="nil"/>
              <w:bottom w:val="double" w:sz="4" w:space="0" w:color="auto"/>
              <w:right w:val="single" w:sz="8" w:space="0" w:color="auto"/>
            </w:tcBorders>
            <w:vAlign w:val="bottom"/>
          </w:tcPr>
          <w:p w:rsidR="007937CB" w:rsidRPr="00B4613A" w:rsidRDefault="007937CB" w:rsidP="00195EB2">
            <w:pPr>
              <w:spacing w:after="0" w:line="240" w:lineRule="auto"/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B4613A">
              <w:rPr>
                <w:rFonts w:ascii="Times New Roman" w:hAnsi="Times New Roman"/>
                <w:bCs/>
                <w:sz w:val="24"/>
                <w:szCs w:val="24"/>
              </w:rPr>
              <w:t>12</w:t>
            </w:r>
          </w:p>
        </w:tc>
      </w:tr>
      <w:tr w:rsidR="007937CB" w:rsidRPr="00B4613A" w:rsidTr="00195EB2">
        <w:tc>
          <w:tcPr>
            <w:tcW w:w="8755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7937CB" w:rsidRPr="00B4613A" w:rsidRDefault="007937CB" w:rsidP="00195EB2">
            <w:pPr>
              <w:spacing w:after="0" w:line="240" w:lineRule="auto"/>
              <w:jc w:val="right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B4613A">
              <w:rPr>
                <w:rFonts w:ascii="Times New Roman" w:hAnsi="Times New Roman"/>
                <w:b/>
                <w:bCs/>
                <w:sz w:val="24"/>
                <w:szCs w:val="24"/>
              </w:rPr>
              <w:t>TOTAL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vAlign w:val="bottom"/>
          </w:tcPr>
          <w:p w:rsidR="007937CB" w:rsidRPr="00B4613A" w:rsidRDefault="007937CB" w:rsidP="00195EB2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B4613A">
              <w:rPr>
                <w:rFonts w:ascii="Times New Roman" w:hAnsi="Times New Roman"/>
                <w:b/>
                <w:bCs/>
                <w:sz w:val="24"/>
                <w:szCs w:val="24"/>
              </w:rPr>
              <w:fldChar w:fldCharType="begin"/>
            </w:r>
            <w:r w:rsidRPr="00B4613A">
              <w:rPr>
                <w:rFonts w:ascii="Times New Roman" w:hAnsi="Times New Roman"/>
                <w:b/>
                <w:bCs/>
                <w:sz w:val="24"/>
                <w:szCs w:val="24"/>
              </w:rPr>
              <w:instrText xml:space="preserve"> =SUM(ABOVE) \# "0" </w:instrText>
            </w:r>
            <w:r w:rsidRPr="00B4613A">
              <w:rPr>
                <w:rFonts w:ascii="Times New Roman" w:hAnsi="Times New Roman"/>
                <w:b/>
                <w:bCs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/>
                <w:b/>
                <w:bCs/>
                <w:noProof/>
                <w:sz w:val="24"/>
                <w:szCs w:val="24"/>
              </w:rPr>
              <w:t>3744</w:t>
            </w:r>
            <w:r w:rsidRPr="00B4613A">
              <w:rPr>
                <w:rFonts w:ascii="Times New Roman" w:hAnsi="Times New Roman"/>
                <w:b/>
                <w:bCs/>
                <w:sz w:val="24"/>
                <w:szCs w:val="24"/>
              </w:rPr>
              <w:fldChar w:fldCharType="end"/>
            </w:r>
          </w:p>
        </w:tc>
      </w:tr>
    </w:tbl>
    <w:p w:rsidR="007937CB" w:rsidRPr="007937CB" w:rsidRDefault="007937CB" w:rsidP="00C74008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sectPr w:rsidR="007937CB" w:rsidRPr="007937CB" w:rsidSect="001B5367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C18210C"/>
    <w:multiLevelType w:val="hybridMultilevel"/>
    <w:tmpl w:val="803E4C82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Perinat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xwtr09v29zzvhe0007v9rrj0w5ddxzdr2dt&quot;&gt;Seven_Rare_diseases&lt;record-ids&gt;&lt;item&gt;1&lt;/item&gt;&lt;/record-ids&gt;&lt;/item&gt;&lt;/Libraries&gt;"/>
  </w:docVars>
  <w:rsids>
    <w:rsidRoot w:val="006C40B7"/>
    <w:rsid w:val="000075C5"/>
    <w:rsid w:val="000218A9"/>
    <w:rsid w:val="00065791"/>
    <w:rsid w:val="00084EB0"/>
    <w:rsid w:val="000B4BB1"/>
    <w:rsid w:val="000E7CCB"/>
    <w:rsid w:val="00115904"/>
    <w:rsid w:val="00153E7F"/>
    <w:rsid w:val="001674D6"/>
    <w:rsid w:val="0019354A"/>
    <w:rsid w:val="00193D49"/>
    <w:rsid w:val="00195CF4"/>
    <w:rsid w:val="001B3A44"/>
    <w:rsid w:val="001B5367"/>
    <w:rsid w:val="001C50AC"/>
    <w:rsid w:val="001D05E0"/>
    <w:rsid w:val="001E3200"/>
    <w:rsid w:val="001F653D"/>
    <w:rsid w:val="00210CA5"/>
    <w:rsid w:val="00230E94"/>
    <w:rsid w:val="0028338E"/>
    <w:rsid w:val="002A77DC"/>
    <w:rsid w:val="002C7B3C"/>
    <w:rsid w:val="0030259E"/>
    <w:rsid w:val="00332D78"/>
    <w:rsid w:val="003428AF"/>
    <w:rsid w:val="00396005"/>
    <w:rsid w:val="003E286F"/>
    <w:rsid w:val="004369D6"/>
    <w:rsid w:val="00445432"/>
    <w:rsid w:val="00451296"/>
    <w:rsid w:val="004620EA"/>
    <w:rsid w:val="004C5F18"/>
    <w:rsid w:val="0052680B"/>
    <w:rsid w:val="00570444"/>
    <w:rsid w:val="005C3675"/>
    <w:rsid w:val="00656264"/>
    <w:rsid w:val="0069381A"/>
    <w:rsid w:val="006C40B7"/>
    <w:rsid w:val="006D60B2"/>
    <w:rsid w:val="00742E35"/>
    <w:rsid w:val="0075569F"/>
    <w:rsid w:val="00756A27"/>
    <w:rsid w:val="007866D9"/>
    <w:rsid w:val="007937CB"/>
    <w:rsid w:val="007F7B6D"/>
    <w:rsid w:val="0082482A"/>
    <w:rsid w:val="0084756F"/>
    <w:rsid w:val="00866726"/>
    <w:rsid w:val="00893890"/>
    <w:rsid w:val="0090105C"/>
    <w:rsid w:val="00903C4F"/>
    <w:rsid w:val="009302A6"/>
    <w:rsid w:val="00963685"/>
    <w:rsid w:val="009B6650"/>
    <w:rsid w:val="009C5074"/>
    <w:rsid w:val="00A01CE4"/>
    <w:rsid w:val="00A34CDF"/>
    <w:rsid w:val="00A60792"/>
    <w:rsid w:val="00A715AF"/>
    <w:rsid w:val="00AA5685"/>
    <w:rsid w:val="00AE35E7"/>
    <w:rsid w:val="00B21861"/>
    <w:rsid w:val="00B24BCA"/>
    <w:rsid w:val="00B7383D"/>
    <w:rsid w:val="00B96171"/>
    <w:rsid w:val="00C215FD"/>
    <w:rsid w:val="00C37EBB"/>
    <w:rsid w:val="00C74008"/>
    <w:rsid w:val="00CA7E09"/>
    <w:rsid w:val="00D2201F"/>
    <w:rsid w:val="00D337CD"/>
    <w:rsid w:val="00D742C6"/>
    <w:rsid w:val="00DB00AF"/>
    <w:rsid w:val="00DB54EE"/>
    <w:rsid w:val="00DC44A7"/>
    <w:rsid w:val="00DF7547"/>
    <w:rsid w:val="00E14EC7"/>
    <w:rsid w:val="00E540F3"/>
    <w:rsid w:val="00E640AC"/>
    <w:rsid w:val="00F27AB5"/>
    <w:rsid w:val="00F37051"/>
    <w:rsid w:val="00FD1E38"/>
    <w:rsid w:val="00FE23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CA" w:eastAsia="en-CA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5C3675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C40B7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C40B7"/>
    <w:rPr>
      <w:color w:val="800080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C40B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40B7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5C3675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5C3675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  <w:lang w:eastAsia="en-GB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5C3675"/>
    <w:rPr>
      <w:rFonts w:ascii="Arial" w:eastAsia="Times New Roman" w:hAnsi="Arial" w:cs="Arial"/>
      <w:vanish/>
      <w:sz w:val="16"/>
      <w:szCs w:val="16"/>
      <w:lang w:eastAsia="en-GB"/>
    </w:rPr>
  </w:style>
  <w:style w:type="character" w:customStyle="1" w:styleId="tiny-normal">
    <w:name w:val="tiny-normal"/>
    <w:basedOn w:val="DefaultParagraphFont"/>
    <w:rsid w:val="005C3675"/>
  </w:style>
  <w:style w:type="character" w:customStyle="1" w:styleId="medium-bold">
    <w:name w:val="medium-bold"/>
    <w:basedOn w:val="DefaultParagraphFont"/>
    <w:rsid w:val="005C3675"/>
  </w:style>
  <w:style w:type="character" w:customStyle="1" w:styleId="medium-normal">
    <w:name w:val="medium-normal"/>
    <w:basedOn w:val="DefaultParagraphFont"/>
    <w:rsid w:val="005C3675"/>
  </w:style>
  <w:style w:type="paragraph" w:styleId="z-BottomofForm">
    <w:name w:val="HTML Bottom of Form"/>
    <w:basedOn w:val="Normal"/>
    <w:next w:val="Normal"/>
    <w:link w:val="z-BottomofFormChar"/>
    <w:hidden/>
    <w:uiPriority w:val="99"/>
    <w:unhideWhenUsed/>
    <w:rsid w:val="005C3675"/>
    <w:pPr>
      <w:pBdr>
        <w:top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  <w:lang w:eastAsia="en-GB"/>
    </w:rPr>
  </w:style>
  <w:style w:type="character" w:customStyle="1" w:styleId="z-BottomofFormChar">
    <w:name w:val="z-Bottom of Form Char"/>
    <w:basedOn w:val="DefaultParagraphFont"/>
    <w:link w:val="z-BottomofForm"/>
    <w:uiPriority w:val="99"/>
    <w:rsid w:val="005C3675"/>
    <w:rPr>
      <w:rFonts w:ascii="Arial" w:eastAsia="Times New Roman" w:hAnsi="Arial" w:cs="Arial"/>
      <w:vanish/>
      <w:sz w:val="16"/>
      <w:szCs w:val="16"/>
      <w:lang w:eastAsia="en-GB"/>
    </w:rPr>
  </w:style>
  <w:style w:type="character" w:customStyle="1" w:styleId="managenote">
    <w:name w:val="manage_note"/>
    <w:basedOn w:val="DefaultParagraphFont"/>
    <w:rsid w:val="006D60B2"/>
  </w:style>
  <w:style w:type="character" w:styleId="Strong">
    <w:name w:val="Strong"/>
    <w:basedOn w:val="DefaultParagraphFont"/>
    <w:uiPriority w:val="22"/>
    <w:qFormat/>
    <w:rsid w:val="006D60B2"/>
    <w:rPr>
      <w:b/>
      <w:bCs/>
    </w:rPr>
  </w:style>
  <w:style w:type="table" w:styleId="TableGrid">
    <w:name w:val="Table Grid"/>
    <w:basedOn w:val="TableNormal"/>
    <w:uiPriority w:val="59"/>
    <w:rsid w:val="0096368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28338E"/>
    <w:pPr>
      <w:ind w:left="720"/>
      <w:contextualSpacing/>
    </w:pPr>
    <w:rPr>
      <w:rFonts w:eastAsiaTheme="minorHAnsi"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A60792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60792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60792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60792"/>
    <w:rPr>
      <w:rFonts w:ascii="Calibri" w:hAnsi="Calibri"/>
      <w:noProof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CA" w:eastAsia="en-CA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5C3675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C40B7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C40B7"/>
    <w:rPr>
      <w:color w:val="800080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C40B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40B7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5C3675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5C3675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  <w:lang w:eastAsia="en-GB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5C3675"/>
    <w:rPr>
      <w:rFonts w:ascii="Arial" w:eastAsia="Times New Roman" w:hAnsi="Arial" w:cs="Arial"/>
      <w:vanish/>
      <w:sz w:val="16"/>
      <w:szCs w:val="16"/>
      <w:lang w:eastAsia="en-GB"/>
    </w:rPr>
  </w:style>
  <w:style w:type="character" w:customStyle="1" w:styleId="tiny-normal">
    <w:name w:val="tiny-normal"/>
    <w:basedOn w:val="DefaultParagraphFont"/>
    <w:rsid w:val="005C3675"/>
  </w:style>
  <w:style w:type="character" w:customStyle="1" w:styleId="medium-bold">
    <w:name w:val="medium-bold"/>
    <w:basedOn w:val="DefaultParagraphFont"/>
    <w:rsid w:val="005C3675"/>
  </w:style>
  <w:style w:type="character" w:customStyle="1" w:styleId="medium-normal">
    <w:name w:val="medium-normal"/>
    <w:basedOn w:val="DefaultParagraphFont"/>
    <w:rsid w:val="005C3675"/>
  </w:style>
  <w:style w:type="paragraph" w:styleId="z-BottomofForm">
    <w:name w:val="HTML Bottom of Form"/>
    <w:basedOn w:val="Normal"/>
    <w:next w:val="Normal"/>
    <w:link w:val="z-BottomofFormChar"/>
    <w:hidden/>
    <w:uiPriority w:val="99"/>
    <w:unhideWhenUsed/>
    <w:rsid w:val="005C3675"/>
    <w:pPr>
      <w:pBdr>
        <w:top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  <w:lang w:eastAsia="en-GB"/>
    </w:rPr>
  </w:style>
  <w:style w:type="character" w:customStyle="1" w:styleId="z-BottomofFormChar">
    <w:name w:val="z-Bottom of Form Char"/>
    <w:basedOn w:val="DefaultParagraphFont"/>
    <w:link w:val="z-BottomofForm"/>
    <w:uiPriority w:val="99"/>
    <w:rsid w:val="005C3675"/>
    <w:rPr>
      <w:rFonts w:ascii="Arial" w:eastAsia="Times New Roman" w:hAnsi="Arial" w:cs="Arial"/>
      <w:vanish/>
      <w:sz w:val="16"/>
      <w:szCs w:val="16"/>
      <w:lang w:eastAsia="en-GB"/>
    </w:rPr>
  </w:style>
  <w:style w:type="character" w:customStyle="1" w:styleId="managenote">
    <w:name w:val="manage_note"/>
    <w:basedOn w:val="DefaultParagraphFont"/>
    <w:rsid w:val="006D60B2"/>
  </w:style>
  <w:style w:type="character" w:styleId="Strong">
    <w:name w:val="Strong"/>
    <w:basedOn w:val="DefaultParagraphFont"/>
    <w:uiPriority w:val="22"/>
    <w:qFormat/>
    <w:rsid w:val="006D60B2"/>
    <w:rPr>
      <w:b/>
      <w:bCs/>
    </w:rPr>
  </w:style>
  <w:style w:type="table" w:styleId="TableGrid">
    <w:name w:val="Table Grid"/>
    <w:basedOn w:val="TableNormal"/>
    <w:uiPriority w:val="59"/>
    <w:rsid w:val="0096368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28338E"/>
    <w:pPr>
      <w:ind w:left="720"/>
      <w:contextualSpacing/>
    </w:pPr>
    <w:rPr>
      <w:rFonts w:eastAsiaTheme="minorHAnsi"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A60792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60792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60792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60792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64598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293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0707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9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0523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938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9498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254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735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3152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3879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0116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916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294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640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6606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627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9576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7926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909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0312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595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4047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3956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5627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8648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5893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4340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8991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431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015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5646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71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5695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6003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6981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466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36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71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4286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9992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3599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3287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8535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2230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405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310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0980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6906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206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039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2872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9022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548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772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6422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828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767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836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843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978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5758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9905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4286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9092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2562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998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500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799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7986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752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7226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605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7794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0788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9546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800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6764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937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6337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0254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2243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956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400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8143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4183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35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2381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0076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658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087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9797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069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2191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9594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29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9253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434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1141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6929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7167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817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7222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559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689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9369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6891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5034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1657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5997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926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442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0309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9694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1704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515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014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8774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3904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929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703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4156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366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220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839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902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4834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983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5028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486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856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1875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980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0893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424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9699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6887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7651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284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434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50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9535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22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330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3368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9512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7678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883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2411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071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005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098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6993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616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636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4365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621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684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3335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5624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196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614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6372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4414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4985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603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961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8128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6163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5142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8217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072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055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623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7807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3575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115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39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337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3212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03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5939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4179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101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3926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7241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753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818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5511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028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294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183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260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135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797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4429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499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6429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814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1578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6253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6695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4308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196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015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2249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4062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8586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630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062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593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2746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044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900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8472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016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283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8467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79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982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6487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702</Words>
  <Characters>9708</Characters>
  <Application>Microsoft Macintosh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ickkids</Company>
  <LinksUpToDate>false</LinksUpToDate>
  <CharactersWithSpaces>113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amsin Adams-Webber</dc:creator>
  <cp:lastModifiedBy>Pat  Miller</cp:lastModifiedBy>
  <cp:revision>2</cp:revision>
  <cp:lastPrinted>2015-10-29T20:04:00Z</cp:lastPrinted>
  <dcterms:created xsi:type="dcterms:W3CDTF">2016-08-06T19:38:00Z</dcterms:created>
  <dcterms:modified xsi:type="dcterms:W3CDTF">2016-08-06T19:38:00Z</dcterms:modified>
</cp:coreProperties>
</file>